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F878DE" w14:textId="34569BBE" w:rsidR="00704C18" w:rsidRDefault="00704C18"/>
    <w:p w14:paraId="47D9F7D2" w14:textId="77777777" w:rsidR="00993AAB" w:rsidRPr="00D10E79" w:rsidRDefault="00993AAB" w:rsidP="00993AAB">
      <w:pPr>
        <w:spacing w:after="160" w:line="259" w:lineRule="auto"/>
        <w:rPr>
          <w:rFonts w:ascii="Calibri" w:eastAsia="DengXian" w:hAnsi="Calibri" w:cs="Calibri"/>
          <w:b/>
          <w:sz w:val="20"/>
          <w:szCs w:val="22"/>
          <w:u w:val="single"/>
          <w:lang w:val="en-US" w:eastAsia="zh-CN"/>
        </w:rPr>
      </w:pPr>
      <w:r w:rsidRPr="00D10E79">
        <w:rPr>
          <w:rFonts w:ascii="Calibri" w:eastAsia="DengXian" w:hAnsi="Calibri" w:cs="Calibri"/>
          <w:b/>
          <w:sz w:val="20"/>
          <w:szCs w:val="22"/>
          <w:u w:val="single"/>
          <w:lang w:val="en-US" w:eastAsia="zh-CN"/>
        </w:rPr>
        <w:t xml:space="preserve">Table </w:t>
      </w:r>
      <w:proofErr w:type="gramStart"/>
      <w:r w:rsidRPr="00D10E79">
        <w:rPr>
          <w:rFonts w:ascii="Calibri" w:eastAsia="DengXian" w:hAnsi="Calibri" w:cs="Calibri"/>
          <w:b/>
          <w:sz w:val="20"/>
          <w:szCs w:val="22"/>
          <w:u w:val="single"/>
          <w:lang w:val="en-US" w:eastAsia="zh-CN"/>
        </w:rPr>
        <w:t>2 :</w:t>
      </w:r>
      <w:proofErr w:type="gramEnd"/>
      <w:r w:rsidRPr="00D10E79">
        <w:rPr>
          <w:rFonts w:ascii="Calibri" w:eastAsia="DengXian" w:hAnsi="Calibri" w:cs="Calibri"/>
          <w:b/>
          <w:sz w:val="20"/>
          <w:szCs w:val="22"/>
          <w:u w:val="single"/>
          <w:lang w:val="en-US" w:eastAsia="zh-CN"/>
        </w:rPr>
        <w:t xml:space="preserve"> Summary of the effect of use of Pediatric Early Warning Systems (PEWS) compared with no PEWS on patient outcomes</w:t>
      </w:r>
    </w:p>
    <w:tbl>
      <w:tblPr>
        <w:tblW w:w="4968" w:type="pct"/>
        <w:tblLayout w:type="fixed"/>
        <w:tblCellMar>
          <w:top w:w="75" w:type="dxa"/>
          <w:left w:w="75" w:type="dxa"/>
          <w:bottom w:w="75" w:type="dxa"/>
          <w:right w:w="75" w:type="dxa"/>
        </w:tblCellMar>
        <w:tblLook w:val="04A0" w:firstRow="1" w:lastRow="0" w:firstColumn="1" w:lastColumn="0" w:noHBand="0" w:noVBand="1"/>
      </w:tblPr>
      <w:tblGrid>
        <w:gridCol w:w="1411"/>
        <w:gridCol w:w="3721"/>
        <w:gridCol w:w="1825"/>
        <w:gridCol w:w="2327"/>
      </w:tblGrid>
      <w:tr w:rsidR="00993AAB" w:rsidRPr="00D10E79" w14:paraId="3E630897" w14:textId="77777777" w:rsidTr="00D93AE9">
        <w:trPr>
          <w:cantSplit/>
          <w:trHeight w:val="513"/>
        </w:trPr>
        <w:tc>
          <w:tcPr>
            <w:tcW w:w="760" w:type="pct"/>
            <w:tcBorders>
              <w:top w:val="single" w:sz="6" w:space="0" w:color="000000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10050DBB" w14:textId="77777777" w:rsidR="00993AAB" w:rsidRPr="00D10E79" w:rsidRDefault="00993AAB" w:rsidP="00D93AE9">
            <w:pPr>
              <w:spacing w:after="160" w:line="259" w:lineRule="auto"/>
              <w:jc w:val="center"/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</w:pPr>
            <w:r w:rsidRPr="00D10E79"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  <w:t>Outcomes</w:t>
            </w:r>
          </w:p>
        </w:tc>
        <w:tc>
          <w:tcPr>
            <w:tcW w:w="2004" w:type="pct"/>
            <w:tcBorders>
              <w:top w:val="single" w:sz="6" w:space="0" w:color="000000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2CEC7BA1" w14:textId="77777777" w:rsidR="00993AAB" w:rsidRPr="00D10E79" w:rsidRDefault="00993AAB" w:rsidP="00D93AE9">
            <w:pPr>
              <w:spacing w:after="160" w:line="259" w:lineRule="auto"/>
              <w:jc w:val="center"/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</w:pPr>
            <w:r w:rsidRPr="00D10E79"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  <w:t>Number/Type of Studies, patients</w:t>
            </w:r>
          </w:p>
        </w:tc>
        <w:tc>
          <w:tcPr>
            <w:tcW w:w="983" w:type="pct"/>
            <w:tcBorders>
              <w:top w:val="single" w:sz="6" w:space="0" w:color="000000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074F87EA" w14:textId="77777777" w:rsidR="00993AAB" w:rsidRPr="00D10E79" w:rsidRDefault="00993AAB" w:rsidP="00D93AE9">
            <w:pPr>
              <w:spacing w:after="160" w:line="259" w:lineRule="auto"/>
              <w:jc w:val="center"/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</w:pPr>
            <w:proofErr w:type="gramStart"/>
            <w:r w:rsidRPr="00D10E79"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  <w:t>RR  (</w:t>
            </w:r>
            <w:proofErr w:type="gramEnd"/>
            <w:r w:rsidRPr="00D10E79"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  <w:t>95% CI)</w:t>
            </w:r>
          </w:p>
        </w:tc>
        <w:tc>
          <w:tcPr>
            <w:tcW w:w="1253" w:type="pct"/>
            <w:tcBorders>
              <w:top w:val="single" w:sz="6" w:space="0" w:color="000000"/>
              <w:left w:val="single" w:sz="6" w:space="0" w:color="000000"/>
              <w:bottom w:val="single" w:sz="4" w:space="0" w:color="auto"/>
              <w:right w:val="single" w:sz="6" w:space="0" w:color="000000"/>
            </w:tcBorders>
          </w:tcPr>
          <w:p w14:paraId="111DC6DF" w14:textId="77777777" w:rsidR="00993AAB" w:rsidRPr="00D10E79" w:rsidRDefault="00993AAB" w:rsidP="00D93AE9">
            <w:pPr>
              <w:jc w:val="center"/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</w:pPr>
            <w:r w:rsidRPr="00D10E79">
              <w:rPr>
                <w:rFonts w:ascii="Calibri" w:eastAsia="DengXian" w:hAnsi="Calibri" w:cs="Calibri"/>
                <w:b/>
                <w:sz w:val="20"/>
                <w:szCs w:val="22"/>
                <w:lang w:val="en-US" w:eastAsia="zh-CN"/>
              </w:rPr>
              <w:t>Comments</w:t>
            </w:r>
          </w:p>
        </w:tc>
      </w:tr>
      <w:tr w:rsidR="00993AAB" w:rsidRPr="00D10E79" w14:paraId="6273DD24" w14:textId="77777777" w:rsidTr="00D93AE9">
        <w:trPr>
          <w:cantSplit/>
          <w:trHeight w:val="747"/>
        </w:trPr>
        <w:tc>
          <w:tcPr>
            <w:tcW w:w="760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4D6FCE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Mortality</w:t>
            </w:r>
          </w:p>
          <w:p w14:paraId="4DC721B4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(Critical)</w:t>
            </w:r>
          </w:p>
        </w:tc>
        <w:tc>
          <w:tcPr>
            <w:tcW w:w="200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64D792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1 RCT</w: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begin">
                <w:fldData xml:space="preserve">PEVuZE5vdGU+PENpdGU+PEF1dGhvcj5QYXJzaHVyYW08L0F1dGhvcj48WWVhcj4yMDE4PC9ZZWFy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instrText xml:space="preserve"> ADDIN EN.CITE </w:instrTex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begin">
                <w:fldData xml:space="preserve">PEVuZE5vdGU+PENpdGU+PEF1dGhvcj5QYXJzaHVyYW08L0F1dGhvcj48WWVhcj4yMDE4PC9ZZWFy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instrText xml:space="preserve"> ADDIN EN.CITE.DATA </w:instrTex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separate"/>
            </w:r>
            <w:r w:rsidRPr="00D10E79">
              <w:rPr>
                <w:rFonts w:asciiTheme="majorHAnsi" w:hAnsiTheme="majorHAnsi" w:cstheme="majorHAnsi"/>
                <w:noProof/>
                <w:sz w:val="20"/>
                <w:lang w:eastAsia="zh-CN"/>
              </w:rPr>
              <w:t>[5]</w: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 </w:t>
            </w:r>
          </w:p>
          <w:p w14:paraId="16AEEC6F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proofErr w:type="gramStart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PEWS :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 97/251859 </w: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ab/>
            </w:r>
          </w:p>
          <w:p w14:paraId="4FB1237B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No PEWS/Standard </w:t>
            </w:r>
            <w:proofErr w:type="gramStart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Care :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 147/307584</w:t>
            </w:r>
          </w:p>
        </w:tc>
        <w:tc>
          <w:tcPr>
            <w:tcW w:w="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AB189F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1.24 (0.95-1.62)</w:t>
            </w:r>
          </w:p>
          <w:p w14:paraId="13DC7E08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</w:p>
        </w:tc>
        <w:tc>
          <w:tcPr>
            <w:tcW w:w="1253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DBAC76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There was no significant difference in mortality with no PEWS compared with PEWS. Pooled analysis demonstrated a trend for increased mortality when no PEWS was used, compared to PEWS</w:t>
            </w:r>
          </w:p>
        </w:tc>
      </w:tr>
      <w:tr w:rsidR="00993AAB" w:rsidRPr="00D10E79" w14:paraId="7CE03718" w14:textId="77777777" w:rsidTr="00D93AE9">
        <w:trPr>
          <w:cantSplit/>
          <w:trHeight w:val="1098"/>
        </w:trPr>
        <w:tc>
          <w:tcPr>
            <w:tcW w:w="760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F7A9B7" w14:textId="77777777" w:rsidR="00993AAB" w:rsidRPr="00D10E79" w:rsidRDefault="00993AAB" w:rsidP="00D93AE9">
            <w:pPr>
              <w:jc w:val="center"/>
              <w:rPr>
                <w:rFonts w:ascii="Calibri" w:eastAsia="DengXian" w:hAnsi="Calibri" w:cs="Times New Roman"/>
                <w:b/>
                <w:sz w:val="20"/>
                <w:szCs w:val="22"/>
                <w:lang w:val="en-US" w:eastAsia="zh-CN"/>
              </w:rPr>
            </w:pPr>
          </w:p>
        </w:tc>
        <w:tc>
          <w:tcPr>
            <w:tcW w:w="200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3679B7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9 Cohort Studies</w: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begin">
                <w:fldData xml:space="preserve">PEVuZE5vdGU+PENpdGU+PEF1dGhvcj5BZ3VsbmlrPC9BdXRob3I+PFllYXI+MjAxNzwvWWVhcj48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instrText xml:space="preserve"> ADDIN EN.CITE </w:instrTex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begin">
                <w:fldData xml:space="preserve">PEVuZE5vdGU+PENpdGU+PEF1dGhvcj5BZ3VsbmlrPC9BdXRob3I+PFllYXI+MjAxNzwvWWVhcj48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instrText xml:space="preserve"> ADDIN EN.CITE.DATA </w:instrTex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separate"/>
            </w:r>
            <w:r w:rsidRPr="00D10E79">
              <w:rPr>
                <w:rFonts w:asciiTheme="majorHAnsi" w:hAnsiTheme="majorHAnsi" w:cstheme="majorHAnsi"/>
                <w:noProof/>
                <w:sz w:val="20"/>
                <w:lang w:eastAsia="zh-CN"/>
              </w:rPr>
              <w:t>[6-14]</w:t>
            </w: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fldChar w:fldCharType="end"/>
            </w:r>
          </w:p>
          <w:p w14:paraId="75E85012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proofErr w:type="gramStart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PEWS :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 1231/473549</w:t>
            </w:r>
          </w:p>
          <w:p w14:paraId="6C54C6A3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No PEWS/Standard </w:t>
            </w:r>
            <w:proofErr w:type="gramStart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>Care :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  1762/532607</w:t>
            </w:r>
          </w:p>
        </w:tc>
        <w:tc>
          <w:tcPr>
            <w:tcW w:w="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553E0C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pooled RR 1.17     </w:t>
            </w:r>
            <w:proofErr w:type="gramStart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   (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eastAsia="zh-CN"/>
              </w:rPr>
              <w:t xml:space="preserve">0.98-1.40) </w:t>
            </w:r>
          </w:p>
          <w:p w14:paraId="603A1C50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eastAsia="zh-CN"/>
              </w:rPr>
            </w:pPr>
          </w:p>
        </w:tc>
        <w:tc>
          <w:tcPr>
            <w:tcW w:w="1253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5D0D9E" w14:textId="77777777" w:rsidR="00993AAB" w:rsidRPr="00D10E79" w:rsidRDefault="00993AAB" w:rsidP="00D93AE9">
            <w:pPr>
              <w:rPr>
                <w:rFonts w:ascii="Calibri" w:eastAsia="DengXian" w:hAnsi="Calibri" w:cs="Times New Roman"/>
                <w:sz w:val="20"/>
                <w:szCs w:val="22"/>
                <w:lang w:val="en-US" w:eastAsia="zh-CN"/>
              </w:rPr>
            </w:pPr>
          </w:p>
        </w:tc>
      </w:tr>
      <w:tr w:rsidR="00993AAB" w:rsidRPr="00D10E79" w14:paraId="412CC600" w14:textId="77777777" w:rsidTr="00D93AE9">
        <w:trPr>
          <w:cantSplit/>
          <w:trHeight w:val="1067"/>
        </w:trPr>
        <w:tc>
          <w:tcPr>
            <w:tcW w:w="76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AE859C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Cardiopulmonary Arrest Events</w:t>
            </w:r>
          </w:p>
          <w:p w14:paraId="02488F1D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(Critical)</w:t>
            </w:r>
          </w:p>
        </w:tc>
        <w:tc>
          <w:tcPr>
            <w:tcW w:w="200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A6EC0E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6 Cohort studies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begin">
                <w:fldData xml:space="preserve">PEVuZE5vdGU+PENpdGU+PEF1dGhvcj5Cb25hZmlkZTwvQXV0aG9yPjxZZWFyPjIwMTQ8L1llYXI+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instrText xml:space="preserve"> ADDIN EN.CITE </w:instrTex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begin">
                <w:fldData xml:space="preserve">PEVuZE5vdGU+PENpdGU+PEF1dGhvcj5Cb25hZmlkZTwvQXV0aG9yPjxZZWFyPjIwMTQ8L1llYXI+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instrText xml:space="preserve"> ADDIN EN.CITE.DATA </w:instrTex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separate"/>
            </w:r>
            <w:r w:rsidRPr="00D10E79">
              <w:rPr>
                <w:rFonts w:asciiTheme="majorHAnsi" w:hAnsiTheme="majorHAnsi" w:cstheme="majorHAnsi"/>
                <w:noProof/>
                <w:sz w:val="20"/>
                <w:lang w:val="en-US" w:eastAsia="zh-CN"/>
              </w:rPr>
              <w:t>[7-10, 14, 15]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 </w:t>
            </w:r>
          </w:p>
          <w:p w14:paraId="02BAA87D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proofErr w:type="gramStart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PEWS :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 104/480091</w:t>
            </w:r>
          </w:p>
          <w:p w14:paraId="4DDE6DE5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No PEWS/Standard Care: 131/503759</w:t>
            </w:r>
          </w:p>
        </w:tc>
        <w:tc>
          <w:tcPr>
            <w:tcW w:w="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2AC3A8" w14:textId="77777777" w:rsidR="00993AAB" w:rsidRPr="00D10E79" w:rsidRDefault="00993AAB" w:rsidP="00D93AE9">
            <w:pPr>
              <w:pStyle w:val="NoSpacing"/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  <w:t>pooled IRR/RR 1.22 (0.93-1.59)</w:t>
            </w:r>
          </w:p>
        </w:tc>
        <w:tc>
          <w:tcPr>
            <w:tcW w:w="125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0F03B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There was </w:t>
            </w:r>
            <w:proofErr w:type="gramStart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an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 trend for increased cardiopulmonary arrest events with no PEWS compared with PEWS, but this was not statistically significant</w:t>
            </w:r>
          </w:p>
        </w:tc>
      </w:tr>
      <w:tr w:rsidR="00993AAB" w:rsidRPr="00D10E79" w14:paraId="38FD05F2" w14:textId="77777777" w:rsidTr="00D93AE9">
        <w:trPr>
          <w:cantSplit/>
          <w:trHeight w:val="1067"/>
        </w:trPr>
        <w:tc>
          <w:tcPr>
            <w:tcW w:w="760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DB4BB2C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Significant deterioration events</w:t>
            </w:r>
          </w:p>
          <w:p w14:paraId="497D8AA2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(Critical)</w:t>
            </w:r>
          </w:p>
        </w:tc>
        <w:tc>
          <w:tcPr>
            <w:tcW w:w="200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3C483C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1 RCT 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begin">
                <w:fldData xml:space="preserve">PEVuZE5vdGU+PENpdGU+PEF1dGhvcj5QYXJzaHVyYW08L0F1dGhvcj48WWVhcj4yMDE4PC9ZZWFy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instrText xml:space="preserve"> ADDIN EN.CITE </w:instrTex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begin">
                <w:fldData xml:space="preserve">PEVuZE5vdGU+PENpdGU+PEF1dGhvcj5QYXJzaHVyYW08L0F1dGhvcj48WWVhcj4yMDE4PC9ZZWFy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instrText xml:space="preserve"> ADDIN EN.CITE.DATA </w:instrTex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separate"/>
            </w:r>
            <w:r w:rsidRPr="00D10E79">
              <w:rPr>
                <w:rFonts w:asciiTheme="majorHAnsi" w:hAnsiTheme="majorHAnsi" w:cstheme="majorHAnsi"/>
                <w:noProof/>
                <w:sz w:val="20"/>
                <w:lang w:val="en-US" w:eastAsia="zh-CN"/>
              </w:rPr>
              <w:t>[5]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end"/>
            </w:r>
          </w:p>
          <w:p w14:paraId="53AC0867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proofErr w:type="gramStart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PEWS :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 104/480091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ab/>
            </w:r>
          </w:p>
          <w:p w14:paraId="09CB32C2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No PEWS/Standard Care: 131/503759</w:t>
            </w:r>
          </w:p>
        </w:tc>
        <w:tc>
          <w:tcPr>
            <w:tcW w:w="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670010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  <w:t xml:space="preserve">1.67 (1.34-2.08) </w:t>
            </w:r>
          </w:p>
        </w:tc>
        <w:tc>
          <w:tcPr>
            <w:tcW w:w="1253" w:type="pct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17A3982" w14:textId="77777777" w:rsidR="00993AAB" w:rsidRPr="00D10E79" w:rsidRDefault="00993AAB" w:rsidP="00D93AE9">
            <w:pPr>
              <w:pStyle w:val="NoSpacing"/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  <w:t>Pooled analysis of all studies demonstrated a non-statistically significant trend of increased significant clinical deterioration events with no PEWS compared with PEWS; limited by heterogeneity</w:t>
            </w:r>
          </w:p>
        </w:tc>
      </w:tr>
      <w:tr w:rsidR="00993AAB" w:rsidRPr="00D10E79" w14:paraId="3DF1F8E7" w14:textId="77777777" w:rsidTr="00D93AE9">
        <w:trPr>
          <w:cantSplit/>
          <w:trHeight w:val="806"/>
        </w:trPr>
        <w:tc>
          <w:tcPr>
            <w:tcW w:w="760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D9E6F6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</w:p>
        </w:tc>
        <w:tc>
          <w:tcPr>
            <w:tcW w:w="200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7E413D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5 Cohort Studies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begin">
                <w:fldData xml:space="preserve">PEVuZE5vdGU+PENpdGU+PEF1dGhvcj5BZ3VsbmlrPC9BdXRob3I+PFllYXI+MjAxNzwvWWVhcj48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instrText xml:space="preserve"> ADDIN EN.CITE </w:instrTex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begin">
                <w:fldData xml:space="preserve">PEVuZE5vdGU+PENpdGU+PEF1dGhvcj5BZ3VsbmlrPC9BdXRob3I+PFllYXI+MjAxNzwvWWVhcj48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instrText xml:space="preserve"> ADDIN EN.CITE.DATA </w:instrTex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separate"/>
            </w:r>
            <w:r w:rsidRPr="00D10E79">
              <w:rPr>
                <w:rFonts w:asciiTheme="majorHAnsi" w:hAnsiTheme="majorHAnsi" w:cstheme="majorHAnsi"/>
                <w:noProof/>
                <w:sz w:val="20"/>
                <w:lang w:val="en-US" w:eastAsia="zh-CN"/>
              </w:rPr>
              <w:t>[6, 7, 11, 12, 16]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 </w:t>
            </w:r>
          </w:p>
          <w:p w14:paraId="05997AC9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proofErr w:type="gramStart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PEWS :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 602/202357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ab/>
            </w:r>
          </w:p>
          <w:p w14:paraId="6C081848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No PEWS/Standard Care: 616/212177</w:t>
            </w:r>
          </w:p>
        </w:tc>
        <w:tc>
          <w:tcPr>
            <w:tcW w:w="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9862E4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  <w:t xml:space="preserve">Pooled </w:t>
            </w:r>
            <w:proofErr w:type="gramStart"/>
            <w:r w:rsidRPr="00D10E79"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  <w:t>RR  1.09</w:t>
            </w:r>
            <w:proofErr w:type="gramEnd"/>
            <w:r w:rsidRPr="00D10E79"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  <w:t xml:space="preserve">       (0.84-1.42)</w:t>
            </w:r>
          </w:p>
        </w:tc>
        <w:tc>
          <w:tcPr>
            <w:tcW w:w="1253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168B7D" w14:textId="77777777" w:rsidR="00993AAB" w:rsidRPr="00D10E79" w:rsidRDefault="00993AAB" w:rsidP="00D93AE9">
            <w:pPr>
              <w:pStyle w:val="NoSpacing"/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</w:pPr>
          </w:p>
        </w:tc>
      </w:tr>
      <w:tr w:rsidR="00993AAB" w:rsidRPr="00D10E79" w14:paraId="322BDC8B" w14:textId="77777777" w:rsidTr="00D93AE9">
        <w:trPr>
          <w:cantSplit/>
          <w:trHeight w:val="464"/>
        </w:trPr>
        <w:tc>
          <w:tcPr>
            <w:tcW w:w="76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E67C21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Unplanned Code events</w:t>
            </w:r>
          </w:p>
          <w:p w14:paraId="5334B908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(Important)</w:t>
            </w:r>
          </w:p>
        </w:tc>
        <w:tc>
          <w:tcPr>
            <w:tcW w:w="200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B46D8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4 Cohort Studies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begin">
                <w:fldData xml:space="preserve">PEVuZE5vdGU+PENpdGU+PEF1dGhvcj5CcmlsbGk8L0F1dGhvcj48WWVhcj4yMDA3PC9ZZWFyPjxS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instrText xml:space="preserve"> ADDIN EN.CITE </w:instrTex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begin">
                <w:fldData xml:space="preserve">PEVuZE5vdGU+PENpdGU+PEF1dGhvcj5CcmlsbGk8L0F1dGhvcj48WWVhcj4yMDA3PC9ZZWFyPjxS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</w:fldData>
              </w:fldCha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instrText xml:space="preserve"> ADDIN EN.CITE.DATA </w:instrTex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end"/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separate"/>
            </w:r>
            <w:r w:rsidRPr="00D10E79">
              <w:rPr>
                <w:rFonts w:asciiTheme="majorHAnsi" w:hAnsiTheme="majorHAnsi" w:cstheme="majorHAnsi"/>
                <w:noProof/>
                <w:sz w:val="20"/>
                <w:lang w:val="en-US" w:eastAsia="zh-CN"/>
              </w:rPr>
              <w:t>[8, 10, 11, 13]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fldChar w:fldCharType="end"/>
            </w:r>
          </w:p>
          <w:p w14:paraId="4DC98544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proofErr w:type="gramStart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PEWS :</w:t>
            </w:r>
            <w:proofErr w:type="gramEnd"/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 166/143766</w:t>
            </w: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ab/>
            </w:r>
          </w:p>
          <w:p w14:paraId="470A4F67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>No PEWS/Standard Care: 292/251253</w:t>
            </w:r>
          </w:p>
        </w:tc>
        <w:tc>
          <w:tcPr>
            <w:tcW w:w="98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950A1E" w14:textId="77777777" w:rsidR="00993AAB" w:rsidRPr="00D10E79" w:rsidRDefault="00993AAB" w:rsidP="00D93AE9">
            <w:pPr>
              <w:pStyle w:val="NoSpacing"/>
              <w:rPr>
                <w:rFonts w:asciiTheme="majorHAnsi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  <w:t>pooled IRR/RR 1.73 (1.01-2.96)</w:t>
            </w:r>
          </w:p>
        </w:tc>
        <w:tc>
          <w:tcPr>
            <w:tcW w:w="125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B209B8" w14:textId="77777777" w:rsidR="00993AAB" w:rsidRPr="00D10E79" w:rsidRDefault="00993AAB" w:rsidP="00D93AE9">
            <w:pPr>
              <w:pStyle w:val="NoSpacing"/>
              <w:rPr>
                <w:rFonts w:asciiTheme="majorHAnsi" w:eastAsia="Times New Roman" w:hAnsiTheme="majorHAnsi" w:cstheme="majorHAnsi"/>
                <w:sz w:val="20"/>
                <w:lang w:val="en-US" w:eastAsia="zh-CN"/>
              </w:rPr>
            </w:pPr>
            <w:r w:rsidRPr="00D10E79">
              <w:rPr>
                <w:rFonts w:asciiTheme="majorHAnsi" w:hAnsiTheme="majorHAnsi" w:cstheme="majorHAnsi"/>
                <w:sz w:val="20"/>
                <w:lang w:val="en-US" w:eastAsia="zh-CN"/>
              </w:rPr>
              <w:t xml:space="preserve">Statistically significant increase in unplanned code events when no PEWS was compared with PEWS </w:t>
            </w:r>
          </w:p>
        </w:tc>
      </w:tr>
    </w:tbl>
    <w:p w14:paraId="79A19B91" w14:textId="77777777" w:rsidR="00993AAB" w:rsidRDefault="00993AAB"/>
    <w:sectPr w:rsidR="00993AA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93AAB"/>
    <w:rsid w:val="00704C18"/>
    <w:rsid w:val="00993A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374F7DE"/>
  <w15:chartTrackingRefBased/>
  <w15:docId w15:val="{49009ABD-57DB-2242-929B-3A7471448F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3AAB"/>
    <w:rPr>
      <w:rFonts w:eastAsiaTheme="minorEastAsia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993AAB"/>
    <w:rPr>
      <w:rFonts w:eastAsiaTheme="minorEastAsia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74</Words>
  <Characters>1564</Characters>
  <Application>Microsoft Office Word</Application>
  <DocSecurity>0</DocSecurity>
  <Lines>13</Lines>
  <Paragraphs>3</Paragraphs>
  <ScaleCrop>false</ScaleCrop>
  <Company/>
  <LinksUpToDate>false</LinksUpToDate>
  <CharactersWithSpaces>1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Montgomery</dc:creator>
  <cp:keywords/>
  <dc:description/>
  <cp:lastModifiedBy>William Montgomery</cp:lastModifiedBy>
  <cp:revision>1</cp:revision>
  <dcterms:created xsi:type="dcterms:W3CDTF">2022-02-12T04:24:00Z</dcterms:created>
  <dcterms:modified xsi:type="dcterms:W3CDTF">2022-02-12T04:25:00Z</dcterms:modified>
</cp:coreProperties>
</file>